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excluding species richness hotspots)</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 xml:space="preserve">-scaled),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BB796E">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bookmarkStart w:id="1" w:name="_GoBack"/>
      <w:bookmarkEnd w:id="1"/>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16074" w14:textId="77777777" w:rsidR="00BE011B" w:rsidRDefault="00BE011B">
      <w:pPr>
        <w:spacing w:after="0"/>
      </w:pPr>
      <w:r>
        <w:separator/>
      </w:r>
    </w:p>
  </w:endnote>
  <w:endnote w:type="continuationSeparator" w:id="0">
    <w:p w14:paraId="4EA1E6AA" w14:textId="77777777" w:rsidR="00BE011B" w:rsidRDefault="00BE011B">
      <w:pPr>
        <w:spacing w:after="0"/>
      </w:pPr>
      <w:r>
        <w:continuationSeparator/>
      </w:r>
    </w:p>
  </w:endnote>
  <w:endnote w:type="continuationNotice" w:id="1">
    <w:p w14:paraId="08FC7D59" w14:textId="77777777" w:rsidR="00BE011B" w:rsidRDefault="00BE011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B796E" w:rsidRDefault="00BB796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B796E" w:rsidRDefault="00BB7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57612" w14:textId="77777777" w:rsidR="00BE011B" w:rsidRDefault="00BE011B">
      <w:r>
        <w:separator/>
      </w:r>
    </w:p>
  </w:footnote>
  <w:footnote w:type="continuationSeparator" w:id="0">
    <w:p w14:paraId="723D0B87" w14:textId="77777777" w:rsidR="00BE011B" w:rsidRDefault="00BE011B">
      <w:r>
        <w:continuationSeparator/>
      </w:r>
    </w:p>
  </w:footnote>
  <w:footnote w:type="continuationNotice" w:id="1">
    <w:p w14:paraId="5DAAFC83" w14:textId="77777777" w:rsidR="00BE011B" w:rsidRDefault="00BE011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11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E9C538-72DE-4F80-8938-9CB37C8FA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20</Pages>
  <Words>1934</Words>
  <Characters>1102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293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74</cp:revision>
  <cp:lastPrinted>2019-11-19T13:01:00Z</cp:lastPrinted>
  <dcterms:created xsi:type="dcterms:W3CDTF">2019-12-03T09:32:00Z</dcterms:created>
  <dcterms:modified xsi:type="dcterms:W3CDTF">2020-01-0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